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E982E5" w14:textId="042E3335" w:rsidR="00E81978" w:rsidRDefault="0032030E">
      <w:pPr>
        <w:pStyle w:val="Title"/>
      </w:pPr>
      <w:r>
        <w:t>Strategic Management</w:t>
      </w:r>
    </w:p>
    <w:p w14:paraId="204F5273" w14:textId="4A7E83B8" w:rsidR="00B823AA" w:rsidRDefault="000B50A6" w:rsidP="00B823AA">
      <w:pPr>
        <w:pStyle w:val="Title2"/>
      </w:pPr>
      <w:r>
        <w:t>[Author’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256D8CB1" w14:textId="4C257513" w:rsidR="00E81978" w:rsidRDefault="00296CA1" w:rsidP="00B823AA">
      <w:pPr>
        <w:pStyle w:val="Title2"/>
      </w:pPr>
      <w:bookmarkStart w:id="0" w:name="_GoBack"/>
      <w:bookmarkEnd w:id="0"/>
      <w:r>
        <w:lastRenderedPageBreak/>
        <w:t>Strategic Management</w:t>
      </w:r>
    </w:p>
    <w:p w14:paraId="540943DA" w14:textId="027CD5E5" w:rsidR="00296CA1" w:rsidRPr="00B6637C" w:rsidRDefault="00296CA1" w:rsidP="00B823AA">
      <w:pPr>
        <w:pStyle w:val="Title2"/>
        <w:rPr>
          <w:b/>
          <w:bCs/>
        </w:rPr>
      </w:pPr>
      <w:r w:rsidRPr="00B6637C">
        <w:rPr>
          <w:b/>
          <w:bCs/>
        </w:rPr>
        <w:t>Introduction</w:t>
      </w:r>
    </w:p>
    <w:p w14:paraId="216D304B" w14:textId="33E86967" w:rsidR="00E13D12" w:rsidRDefault="003912EE" w:rsidP="00A84429">
      <w:pPr>
        <w:pStyle w:val="Title2"/>
        <w:jc w:val="left"/>
      </w:pPr>
      <w:r>
        <w:tab/>
      </w:r>
      <w:r w:rsidR="00907A44">
        <w:t xml:space="preserve">Strategic management is established as </w:t>
      </w:r>
      <w:r w:rsidR="0015789B">
        <w:t>a</w:t>
      </w:r>
      <w:r w:rsidR="00907A44">
        <w:t xml:space="preserve"> systematic process in </w:t>
      </w:r>
      <w:r w:rsidR="0015789B">
        <w:t>an</w:t>
      </w:r>
      <w:r w:rsidR="00907A44">
        <w:t xml:space="preserve"> organizational setting that ensure</w:t>
      </w:r>
      <w:r w:rsidR="00A84429">
        <w:t>s</w:t>
      </w:r>
      <w:r w:rsidR="00907A44">
        <w:t xml:space="preserve"> the proper planning and execution of practical measures. </w:t>
      </w:r>
      <w:r w:rsidR="004171BC">
        <w:t>The theoretical idea of strategic management comprise</w:t>
      </w:r>
      <w:r w:rsidR="0015789B">
        <w:t>s</w:t>
      </w:r>
      <w:r w:rsidR="004171BC">
        <w:t xml:space="preserve"> o</w:t>
      </w:r>
      <w:r w:rsidR="00A84429">
        <w:t>f</w:t>
      </w:r>
      <w:r w:rsidR="004171BC">
        <w:t xml:space="preserve"> </w:t>
      </w:r>
      <w:r w:rsidR="0015789B">
        <w:t xml:space="preserve">the </w:t>
      </w:r>
      <w:r w:rsidR="004171BC">
        <w:t xml:space="preserve">composition and implementation of major objectives taken by the higher authorities of the organization. </w:t>
      </w:r>
      <w:r w:rsidR="00F31C3B">
        <w:t xml:space="preserve">Undoubtedly, it is </w:t>
      </w:r>
      <w:r w:rsidR="00A84429">
        <w:t xml:space="preserve">a </w:t>
      </w:r>
      <w:r w:rsidR="00F31C3B">
        <w:t xml:space="preserve">continuous procedure that requires the proper consideration of planning, assessment, analysis, and the execution of </w:t>
      </w:r>
      <w:r w:rsidR="0015789B">
        <w:t>a</w:t>
      </w:r>
      <w:r w:rsidR="00F31C3B">
        <w:t xml:space="preserve"> plan of action</w:t>
      </w:r>
      <w:r w:rsidR="00D56F4D">
        <w:t xml:space="preserve"> </w:t>
      </w:r>
      <w:r w:rsidR="00D56F4D">
        <w:fldChar w:fldCharType="begin"/>
      </w:r>
      <w:r w:rsidR="00D56F4D">
        <w:instrText xml:space="preserve"> ADDIN ZOTERO_ITEM CSL_CITATION {"citationID":"wk3imrzf","properties":{"formattedCitation":"(Gonz\\uc0\\u225{}lez-Rodr\\uc0\\u237{}guez, Jim\\uc0\\u233{}nez-Caballero, Mart\\uc0\\u237{}n-Samper, K\\uc0\\u246{}seoglu, &amp; Okumus, 2018)","plainCitation":"(González-Rodríguez, Jiménez-Caballero, Martín-Samper, Köseoglu, &amp; Okumus, 2018)","noteIndex":0},"citationItems":[{"id":1089,"uris":["http://zotero.org/users/local/7Hi3kAOD/items/4CRF2LJ2"],"uri":["http://zotero.org/users/local/7Hi3kAOD/items/4CRF2LJ2"],"itemData":{"id":1089,"type":"article-journal","title":"Revisiting the link between business strategy and performance: Evidence from hotels","container-title":"International Journal of Hospitality Management","page":"21-31","volume":"72","author":[{"family":"González-Rodríguez","given":"Maria Rosario"},{"family":"Jiménez-Caballero","given":"José Luis"},{"family":"Martín-Samper","given":"Rosario Carmen"},{"family":"Köseoglu","given":"Mehmet Ali"},{"family":"Okumus","given":"Fevzi"}],"issued":{"date-parts":[["2018"]]}}}],"schema":"https://github.com/citation-style-language/schema/raw/master/csl-citation.json"} </w:instrText>
      </w:r>
      <w:r w:rsidR="00D56F4D">
        <w:fldChar w:fldCharType="separate"/>
      </w:r>
      <w:r w:rsidR="00D56F4D" w:rsidRPr="00C346C5">
        <w:rPr>
          <w:rFonts w:ascii="Times New Roman" w:hAnsi="Times New Roman" w:cs="Times New Roman"/>
        </w:rPr>
        <w:t>(González-Rodríguez, Jiménez-Caballero, Martín-Samper, Köseoglu, &amp; Okumus, 2018)</w:t>
      </w:r>
      <w:r w:rsidR="00D56F4D">
        <w:fldChar w:fldCharType="end"/>
      </w:r>
      <w:r w:rsidR="00F31C3B">
        <w:t xml:space="preserve">. </w:t>
      </w:r>
      <w:r w:rsidR="0015789B">
        <w:t>It is worth</w:t>
      </w:r>
      <w:r w:rsidR="00213941">
        <w:t xml:space="preserve"> mention</w:t>
      </w:r>
      <w:r w:rsidR="0015789B">
        <w:t>ing</w:t>
      </w:r>
      <w:r w:rsidR="00213941">
        <w:t xml:space="preserve"> that different forms of business organization</w:t>
      </w:r>
      <w:r w:rsidR="0015789B">
        <w:t>s</w:t>
      </w:r>
      <w:r w:rsidR="00213941">
        <w:t xml:space="preserve"> formulate diverse kind</w:t>
      </w:r>
      <w:r w:rsidR="0015789B">
        <w:t>s</w:t>
      </w:r>
      <w:r w:rsidR="00213941">
        <w:t xml:space="preserve"> of business strategies according to the</w:t>
      </w:r>
      <w:r w:rsidR="0015789B">
        <w:t>ir</w:t>
      </w:r>
      <w:r w:rsidR="00213941">
        <w:t xml:space="preserve"> requirements relevant to organizational goals and objectives. Here the particular focus is </w:t>
      </w:r>
      <w:r w:rsidR="0015789B">
        <w:t>on</w:t>
      </w:r>
      <w:r w:rsidR="00213941">
        <w:t xml:space="preserve"> consider</w:t>
      </w:r>
      <w:r w:rsidR="0015789B">
        <w:t>ing</w:t>
      </w:r>
      <w:r w:rsidR="00213941">
        <w:t xml:space="preserve"> </w:t>
      </w:r>
      <w:r w:rsidR="0015789B">
        <w:t>a</w:t>
      </w:r>
      <w:r w:rsidR="00213941">
        <w:t xml:space="preserve"> fictitious business organization in the form of </w:t>
      </w:r>
      <w:r w:rsidR="0015789B">
        <w:t xml:space="preserve">a </w:t>
      </w:r>
      <w:r w:rsidR="00213941">
        <w:t xml:space="preserve">small sector hotel to critically observe the concept of strategic management.  </w:t>
      </w:r>
      <w:r w:rsidR="00F31C3B">
        <w:t xml:space="preserve"> </w:t>
      </w:r>
    </w:p>
    <w:p w14:paraId="0A26618D" w14:textId="277DF625" w:rsidR="00296CA1" w:rsidRPr="00B6637C" w:rsidRDefault="00296CA1" w:rsidP="00B823AA">
      <w:pPr>
        <w:pStyle w:val="Title2"/>
        <w:rPr>
          <w:b/>
          <w:bCs/>
        </w:rPr>
      </w:pPr>
      <w:r w:rsidRPr="00B6637C">
        <w:rPr>
          <w:b/>
          <w:bCs/>
        </w:rPr>
        <w:t>Discussion</w:t>
      </w:r>
    </w:p>
    <w:p w14:paraId="7EE951B0" w14:textId="71D6923B" w:rsidR="00CF3319" w:rsidRDefault="00CF3319" w:rsidP="00CF3319">
      <w:pPr>
        <w:pStyle w:val="Title2"/>
        <w:jc w:val="left"/>
      </w:pPr>
      <w:r>
        <w:tab/>
      </w:r>
      <w:r w:rsidR="00B8653A">
        <w:t>The management of the hot</w:t>
      </w:r>
      <w:r w:rsidR="0015789B">
        <w:t>el organization is interested in</w:t>
      </w:r>
      <w:r w:rsidR="00B8653A">
        <w:t xml:space="preserve"> expand</w:t>
      </w:r>
      <w:r w:rsidR="0015789B">
        <w:t>ing</w:t>
      </w:r>
      <w:r w:rsidR="00B8653A">
        <w:t xml:space="preserve"> i</w:t>
      </w:r>
      <w:r w:rsidR="0015789B">
        <w:t>ts business approach by adopting</w:t>
      </w:r>
      <w:r w:rsidR="00B8653A">
        <w:t xml:space="preserve"> the appropriate business strategy. </w:t>
      </w:r>
      <w:r w:rsidR="00AA4DCC">
        <w:t xml:space="preserve">It is </w:t>
      </w:r>
      <w:r w:rsidR="0015789B">
        <w:t>a</w:t>
      </w:r>
      <w:r w:rsidR="00AA4DCC">
        <w:t xml:space="preserve"> critical decision for the higher management of the organization to select the most appropriate business strategy. It is important for the management to consider the available resources and formulate </w:t>
      </w:r>
      <w:r w:rsidR="00A84429">
        <w:t xml:space="preserve">a </w:t>
      </w:r>
      <w:r w:rsidR="00AA4DCC">
        <w:t xml:space="preserve">realistic plan for </w:t>
      </w:r>
      <w:r w:rsidR="00A84429">
        <w:t xml:space="preserve">the </w:t>
      </w:r>
      <w:r w:rsidR="00AA4DCC">
        <w:t>future</w:t>
      </w:r>
      <w:r w:rsidR="009872C3">
        <w:t xml:space="preserve"> </w:t>
      </w:r>
      <w:r w:rsidR="009872C3">
        <w:fldChar w:fldCharType="begin"/>
      </w:r>
      <w:r w:rsidR="009872C3">
        <w:instrText xml:space="preserve"> ADDIN ZOTERO_ITEM CSL_CITATION {"citationID":"O1BflKhY","properties":{"formattedCitation":"(Akter, Wamba, Gunasekaran, Dubey, &amp; Childe, 2016)","plainCitation":"(Akter, Wamba, Gunasekaran, Dubey, &amp; Childe, 2016)","noteIndex":0},"citationItems":[{"id":1090,"uris":["http://zotero.org/users/local/7Hi3kAOD/items/XEN4LG24"],"uri":["http://zotero.org/users/local/7Hi3kAOD/items/XEN4LG24"],"itemData":{"id":1090,"type":"article-journal","title":"How to improve firm performance using big data analytics capability and business strategy alignment?","container-title":"International Journal of Production Economics","page":"113-131","volume":"182","author":[{"family":"Akter","given":"Shahriar"},{"family":"Wamba","given":"Samuel Fosso"},{"family":"Gunasekaran","given":"Angappa"},{"family":"Dubey","given":"Rameshwar"},{"family":"Childe","given":"Stephen J."}],"issued":{"date-parts":[["2016"]]}}}],"schema":"https://github.com/citation-style-language/schema/raw/master/csl-citation.json"} </w:instrText>
      </w:r>
      <w:r w:rsidR="009872C3">
        <w:fldChar w:fldCharType="separate"/>
      </w:r>
      <w:r w:rsidR="009872C3" w:rsidRPr="00763917">
        <w:rPr>
          <w:rFonts w:ascii="Times New Roman" w:hAnsi="Times New Roman" w:cs="Times New Roman"/>
        </w:rPr>
        <w:t>(Akter, Wamba, Gunasekaran, Dubey, &amp; Childe, 2016)</w:t>
      </w:r>
      <w:r w:rsidR="009872C3">
        <w:fldChar w:fldCharType="end"/>
      </w:r>
      <w:r w:rsidR="00AA4DCC">
        <w:t xml:space="preserve">. </w:t>
      </w:r>
      <w:r w:rsidR="0015789B">
        <w:t>Consideration of</w:t>
      </w:r>
      <w:r w:rsidR="00DD0040">
        <w:t xml:space="preserve"> different r</w:t>
      </w:r>
      <w:r w:rsidR="0015789B">
        <w:t>elated aspects can be helpful in</w:t>
      </w:r>
      <w:r w:rsidR="00DD0040">
        <w:t xml:space="preserve"> successfully apply</w:t>
      </w:r>
      <w:r w:rsidR="0015789B">
        <w:t>ing</w:t>
      </w:r>
      <w:r w:rsidR="00DD0040">
        <w:t xml:space="preserve"> the most suitable business strategy according to the main objective of the business. </w:t>
      </w:r>
    </w:p>
    <w:p w14:paraId="53830EEB" w14:textId="77777777" w:rsidR="008E5D4A" w:rsidRDefault="008E5D4A" w:rsidP="00CF3319">
      <w:pPr>
        <w:pStyle w:val="Title2"/>
        <w:jc w:val="left"/>
      </w:pPr>
    </w:p>
    <w:p w14:paraId="4FB4E322" w14:textId="77777777" w:rsidR="0015789B" w:rsidRDefault="0015789B" w:rsidP="00CF3319">
      <w:pPr>
        <w:pStyle w:val="Title2"/>
        <w:jc w:val="left"/>
      </w:pPr>
    </w:p>
    <w:p w14:paraId="65E02F73" w14:textId="77777777" w:rsidR="008E5D4A" w:rsidRDefault="008E5D4A" w:rsidP="00CF3319">
      <w:pPr>
        <w:pStyle w:val="Title2"/>
        <w:jc w:val="left"/>
      </w:pPr>
    </w:p>
    <w:p w14:paraId="37FBF6DC" w14:textId="4CE50AE3" w:rsidR="00327DBB" w:rsidRPr="00B6637C" w:rsidRDefault="00327DBB" w:rsidP="00CF3319">
      <w:pPr>
        <w:pStyle w:val="Title2"/>
        <w:jc w:val="left"/>
        <w:rPr>
          <w:b/>
          <w:bCs/>
        </w:rPr>
      </w:pPr>
      <w:r w:rsidRPr="00B6637C">
        <w:rPr>
          <w:b/>
          <w:bCs/>
        </w:rPr>
        <w:lastRenderedPageBreak/>
        <w:t>Selection and Implementation of the Business Strategy</w:t>
      </w:r>
    </w:p>
    <w:p w14:paraId="1954B0AD" w14:textId="1D14829A" w:rsidR="00E31364" w:rsidRDefault="00E31364" w:rsidP="0059667C">
      <w:pPr>
        <w:pStyle w:val="Title2"/>
        <w:jc w:val="left"/>
      </w:pPr>
      <w:r>
        <w:tab/>
        <w:t>Selection of the business strategy i</w:t>
      </w:r>
      <w:r w:rsidR="0015789B">
        <w:t>s the critical stage to ensure a</w:t>
      </w:r>
      <w:r>
        <w:t xml:space="preserve"> successful st</w:t>
      </w:r>
      <w:r w:rsidR="00A84429">
        <w:t>rategic management in the context of the organization of the hotel. The r</w:t>
      </w:r>
      <w:r>
        <w:t>ight business strategy ultimately guarantee</w:t>
      </w:r>
      <w:r w:rsidR="00A84429">
        <w:t>s</w:t>
      </w:r>
      <w:r>
        <w:t xml:space="preserve"> the success of the objective of </w:t>
      </w:r>
      <w:r w:rsidR="0015789B">
        <w:t xml:space="preserve">a </w:t>
      </w:r>
      <w:r>
        <w:t xml:space="preserve">business </w:t>
      </w:r>
      <w:r w:rsidR="0015789B">
        <w:t>establish</w:t>
      </w:r>
      <w:r>
        <w:t xml:space="preserve">ment. </w:t>
      </w:r>
      <w:r w:rsidR="00CC2D40">
        <w:t xml:space="preserve">The organization of </w:t>
      </w:r>
      <w:r w:rsidR="00A84429">
        <w:t xml:space="preserve">the </w:t>
      </w:r>
      <w:r w:rsidR="00CC2D40">
        <w:t>hotel have the capacity to utilize its internal resources for the betterment of the whole business</w:t>
      </w:r>
      <w:r w:rsidR="00337EF4">
        <w:t xml:space="preserve"> </w:t>
      </w:r>
      <w:r w:rsidR="00337EF4">
        <w:fldChar w:fldCharType="begin"/>
      </w:r>
      <w:r w:rsidR="00337EF4">
        <w:instrText xml:space="preserve"> ADDIN ZOTERO_ITEM CSL_CITATION {"citationID":"zffv5hdz","properties":{"formattedCitation":"(Love &amp; Roper, 2015)","plainCitation":"(Love &amp; Roper, 2015)","noteIndex":0},"citationItems":[{"id":1092,"uris":["http://zotero.org/users/local/7Hi3kAOD/items/W2HCY8D2"],"uri":["http://zotero.org/users/local/7Hi3kAOD/items/W2HCY8D2"],"itemData":{"id":1092,"type":"article-journal","title":"SME innovation, exporting and growth: A review of existing evidence","container-title":"International small business journal","page":"28-48","volume":"33","issue":"1","author":[{"family":"Love","given":"James H."},{"family":"Roper","given":"Stephen"}],"issued":{"date-parts":[["2015"]]}}}],"schema":"https://github.com/citation-style-language/schema/raw/master/csl-citation.json"} </w:instrText>
      </w:r>
      <w:r w:rsidR="00337EF4">
        <w:fldChar w:fldCharType="separate"/>
      </w:r>
      <w:r w:rsidR="00337EF4" w:rsidRPr="00271F03">
        <w:rPr>
          <w:rFonts w:ascii="Times New Roman" w:hAnsi="Times New Roman" w:cs="Times New Roman"/>
        </w:rPr>
        <w:t>(Love &amp; Roper, 2015)</w:t>
      </w:r>
      <w:r w:rsidR="00337EF4">
        <w:fldChar w:fldCharType="end"/>
      </w:r>
      <w:r w:rsidR="00CC2D40">
        <w:t xml:space="preserve">. </w:t>
      </w:r>
      <w:r w:rsidR="00CC2D40" w:rsidRPr="0059667C">
        <w:t xml:space="preserve">The idea of </w:t>
      </w:r>
      <w:r w:rsidR="00A84429" w:rsidRPr="0059667C">
        <w:t xml:space="preserve">an </w:t>
      </w:r>
      <w:r w:rsidR="00CC2D40" w:rsidRPr="0059667C">
        <w:t xml:space="preserve">internal growth strategy can effectively achieve through the enhancement of production capacity, </w:t>
      </w:r>
      <w:r w:rsidR="0059667C" w:rsidRPr="0059667C">
        <w:t xml:space="preserve">improvement of </w:t>
      </w:r>
      <w:r w:rsidR="00CC2D40" w:rsidRPr="0059667C">
        <w:t>employees</w:t>
      </w:r>
      <w:r w:rsidR="0059667C" w:rsidRPr="0059667C">
        <w:t>’ performance</w:t>
      </w:r>
      <w:r w:rsidR="00CC2D40" w:rsidRPr="0059667C">
        <w:t xml:space="preserve">, and </w:t>
      </w:r>
      <w:r w:rsidR="0059667C" w:rsidRPr="0059667C">
        <w:t xml:space="preserve">the increased </w:t>
      </w:r>
      <w:r w:rsidR="00CC2D40" w:rsidRPr="0059667C">
        <w:t>service perspectives of the organization.</w:t>
      </w:r>
      <w:r w:rsidR="00CC2D40">
        <w:t xml:space="preserve"> </w:t>
      </w:r>
    </w:p>
    <w:p w14:paraId="48CD56E7" w14:textId="0CA1F5A8" w:rsidR="00A84429" w:rsidRDefault="00A84429" w:rsidP="00F6247A">
      <w:pPr>
        <w:pStyle w:val="Title2"/>
        <w:jc w:val="left"/>
      </w:pPr>
      <w:r>
        <w:tab/>
      </w:r>
      <w:r w:rsidR="004457B3">
        <w:t xml:space="preserve">Implementation of the growth strategy is another crucial phase for the organization to ensure the attainment of desired outcomes. </w:t>
      </w:r>
      <w:r w:rsidR="00513AF6">
        <w:t xml:space="preserve">When it comes to the application of growth strategy </w:t>
      </w:r>
      <w:r w:rsidR="00513AF6" w:rsidRPr="0059667C">
        <w:t>than</w:t>
      </w:r>
      <w:r w:rsidR="00513AF6">
        <w:t xml:space="preserve"> there are three major practical choices for the management. </w:t>
      </w:r>
      <w:r w:rsidR="00997B63">
        <w:t xml:space="preserve">Expansion of internal resources is </w:t>
      </w:r>
      <w:r w:rsidR="003C7A16">
        <w:t xml:space="preserve">the </w:t>
      </w:r>
      <w:r w:rsidR="00997B63">
        <w:t xml:space="preserve">first option that can help to achieve </w:t>
      </w:r>
      <w:r w:rsidR="003C7A16">
        <w:t xml:space="preserve">the </w:t>
      </w:r>
      <w:r w:rsidR="00997B63">
        <w:t xml:space="preserve">objective of growth strategy. </w:t>
      </w:r>
      <w:r w:rsidR="00997B63" w:rsidRPr="0059667C">
        <w:t>Consideration of mer</w:t>
      </w:r>
      <w:r w:rsidR="007F2747" w:rsidRPr="0059667C">
        <w:t>gers and acquisitions is second</w:t>
      </w:r>
      <w:r w:rsidR="00997B63" w:rsidRPr="0059667C">
        <w:t xml:space="preserve"> available option for management.</w:t>
      </w:r>
      <w:r w:rsidR="00997B63">
        <w:t xml:space="preserve"> The third option for the organization is to build </w:t>
      </w:r>
      <w:r w:rsidR="007F2747" w:rsidRPr="0059667C">
        <w:t>an</w:t>
      </w:r>
      <w:r w:rsidR="003C7A16" w:rsidRPr="0059667C">
        <w:t xml:space="preserve"> </w:t>
      </w:r>
      <w:r w:rsidR="00997B63" w:rsidRPr="0059667C">
        <w:t xml:space="preserve">alliance </w:t>
      </w:r>
      <w:r w:rsidR="003C7A16">
        <w:t xml:space="preserve">to make </w:t>
      </w:r>
      <w:r w:rsidR="00CC6C98">
        <w:t>strong business position</w:t>
      </w:r>
      <w:r w:rsidR="00997B63">
        <w:t xml:space="preserve"> in the market. </w:t>
      </w:r>
      <w:r w:rsidR="003C7A16">
        <w:t>A c</w:t>
      </w:r>
      <w:r w:rsidR="00997B63">
        <w:t xml:space="preserve">omprehensive exploration of all available options reveals that expansion of internal resources is </w:t>
      </w:r>
      <w:r w:rsidR="003C7A16">
        <w:t xml:space="preserve">the </w:t>
      </w:r>
      <w:r w:rsidR="00997B63">
        <w:t>most suitable option for the hote</w:t>
      </w:r>
      <w:r w:rsidR="00911C49">
        <w:t xml:space="preserve">l to attain the target of strategic management. </w:t>
      </w:r>
      <w:r w:rsidR="000D371B">
        <w:t xml:space="preserve">It is critical for the organization to enhance its internal capacity to deal </w:t>
      </w:r>
      <w:r w:rsidR="000D371B" w:rsidRPr="0059667C">
        <w:t>with the growing business competition</w:t>
      </w:r>
      <w:r w:rsidR="00205EA8" w:rsidRPr="0059667C">
        <w:t xml:space="preserve"> </w:t>
      </w:r>
      <w:r w:rsidR="00205EA8">
        <w:fldChar w:fldCharType="begin"/>
      </w:r>
      <w:r w:rsidR="00205EA8">
        <w:instrText xml:space="preserve"> ADDIN ZOTERO_ITEM CSL_CITATION {"citationID":"HvQsvnY8","properties":{"formattedCitation":"(Richard, 2000)","plainCitation":"(Richard, 2000)","noteIndex":0},"citationItems":[{"id":1968,"uris":["http://zotero.org/users/local/lMSdZ3dY/items/IDFNCA5B"],"uri":["http://zotero.org/users/local/lMSdZ3dY/items/IDFNCA5B"],"itemData":{"id":1968,"type":"article-journal","title":"Racial diversity, business strategy, and firm performance: A resource-based view","container-title":"Academy of management journal","page":"164-177","volume":"43","issue":"2","author":[{"family":"Richard","given":"Orlando C."}],"issued":{"date-parts":[["2000"]]}}}],"schema":"https://github.com/citation-style-language/schema/raw/master/csl-citation.json"} </w:instrText>
      </w:r>
      <w:r w:rsidR="00205EA8">
        <w:fldChar w:fldCharType="separate"/>
      </w:r>
      <w:r w:rsidR="00205EA8" w:rsidRPr="00205EA8">
        <w:rPr>
          <w:rFonts w:ascii="Times New Roman" w:hAnsi="Times New Roman" w:cs="Times New Roman"/>
        </w:rPr>
        <w:t>(Richard, 2000)</w:t>
      </w:r>
      <w:r w:rsidR="00205EA8">
        <w:fldChar w:fldCharType="end"/>
      </w:r>
      <w:r w:rsidR="000D371B">
        <w:t xml:space="preserve">. </w:t>
      </w:r>
      <w:r w:rsidR="00C57AFD">
        <w:t>Development of a strategic plan is mandatory to clearly illustrate the desired roles of all stakeholders. This form of clarity can be helpful for the workers working at different levels to understand what is actually require</w:t>
      </w:r>
      <w:r w:rsidR="00616C64">
        <w:t>d</w:t>
      </w:r>
      <w:r w:rsidR="00C57AFD">
        <w:t xml:space="preserve"> from them in the form of performance enhancement. </w:t>
      </w:r>
      <w:r w:rsidR="0032675A">
        <w:t xml:space="preserve">The approach of performance development is linked with the internal growth strategy. </w:t>
      </w:r>
    </w:p>
    <w:p w14:paraId="4174B2F8" w14:textId="77777777" w:rsidR="0059667C" w:rsidRDefault="0059667C" w:rsidP="00F6247A">
      <w:pPr>
        <w:pStyle w:val="Title2"/>
        <w:jc w:val="left"/>
      </w:pPr>
    </w:p>
    <w:p w14:paraId="2628BFFF" w14:textId="6B9A03F5" w:rsidR="0032675A" w:rsidRPr="00B6637C" w:rsidRDefault="0032675A" w:rsidP="00A84429">
      <w:pPr>
        <w:pStyle w:val="Title2"/>
        <w:jc w:val="left"/>
        <w:rPr>
          <w:b/>
          <w:bCs/>
        </w:rPr>
      </w:pPr>
      <w:r w:rsidRPr="00B6637C">
        <w:rPr>
          <w:b/>
          <w:bCs/>
        </w:rPr>
        <w:lastRenderedPageBreak/>
        <w:t>Vision, Mission, and Factors of Consideration</w:t>
      </w:r>
    </w:p>
    <w:p w14:paraId="17E29C7C" w14:textId="36E31A4C" w:rsidR="0032675A" w:rsidRDefault="0032675A" w:rsidP="00A84429">
      <w:pPr>
        <w:pStyle w:val="Title2"/>
        <w:jc w:val="left"/>
      </w:pPr>
      <w:r>
        <w:tab/>
        <w:t xml:space="preserve">It is important for the management of the organization to set its vision and mission. This form of consideration eventually </w:t>
      </w:r>
      <w:r w:rsidRPr="0059667C">
        <w:t>helps</w:t>
      </w:r>
      <w:r w:rsidR="00F6247A" w:rsidRPr="0059667C">
        <w:t xml:space="preserve"> the</w:t>
      </w:r>
      <w:r w:rsidRPr="0059667C">
        <w:t xml:space="preserve"> management</w:t>
      </w:r>
      <w:r>
        <w:t xml:space="preserve"> set strategies according to the actual requirements of the business. </w:t>
      </w:r>
    </w:p>
    <w:p w14:paraId="31123BFD" w14:textId="4FA3BC8F" w:rsidR="0032675A" w:rsidRPr="00B6637C" w:rsidRDefault="0032675A" w:rsidP="00B6637C">
      <w:pPr>
        <w:pStyle w:val="Title2"/>
        <w:ind w:firstLine="720"/>
        <w:jc w:val="left"/>
        <w:rPr>
          <w:b/>
          <w:bCs/>
        </w:rPr>
      </w:pPr>
      <w:r w:rsidRPr="00B6637C">
        <w:rPr>
          <w:b/>
          <w:bCs/>
        </w:rPr>
        <w:t>Vision</w:t>
      </w:r>
    </w:p>
    <w:p w14:paraId="20D96927" w14:textId="7963FF6A" w:rsidR="0032675A" w:rsidRDefault="0032675A" w:rsidP="00A84429">
      <w:pPr>
        <w:pStyle w:val="Title2"/>
        <w:jc w:val="left"/>
      </w:pPr>
      <w:r>
        <w:tab/>
      </w:r>
      <w:r w:rsidR="005B3092">
        <w:t xml:space="preserve">To ensure </w:t>
      </w:r>
      <w:r w:rsidR="003C7A16">
        <w:t xml:space="preserve">the </w:t>
      </w:r>
      <w:r w:rsidR="005B3092">
        <w:t>highest service and product quality standard by adopting the approaches of excellence and business development.</w:t>
      </w:r>
    </w:p>
    <w:p w14:paraId="140D1474" w14:textId="581516DF" w:rsidR="005B3092" w:rsidRPr="00B6637C" w:rsidRDefault="005B3092" w:rsidP="00B6637C">
      <w:pPr>
        <w:pStyle w:val="Title2"/>
        <w:ind w:firstLine="720"/>
        <w:jc w:val="left"/>
        <w:rPr>
          <w:b/>
          <w:bCs/>
        </w:rPr>
      </w:pPr>
      <w:r w:rsidRPr="00B6637C">
        <w:rPr>
          <w:b/>
          <w:bCs/>
        </w:rPr>
        <w:t>Mission</w:t>
      </w:r>
    </w:p>
    <w:p w14:paraId="3FF93FE5" w14:textId="1EC13B90" w:rsidR="005B3092" w:rsidRDefault="005B3092" w:rsidP="00A84429">
      <w:pPr>
        <w:pStyle w:val="Title2"/>
        <w:jc w:val="left"/>
      </w:pPr>
      <w:r>
        <w:tab/>
      </w:r>
      <w:r w:rsidR="00D97983">
        <w:t xml:space="preserve">To effectively achieve the expectations of guests by ensuring the improved performance of the workers. </w:t>
      </w:r>
    </w:p>
    <w:p w14:paraId="7616C360" w14:textId="0388B143" w:rsidR="00D97983" w:rsidRPr="00B6637C" w:rsidRDefault="00D97983" w:rsidP="00B6637C">
      <w:pPr>
        <w:pStyle w:val="Title2"/>
        <w:ind w:firstLine="720"/>
        <w:jc w:val="left"/>
        <w:rPr>
          <w:b/>
          <w:bCs/>
        </w:rPr>
      </w:pPr>
      <w:r w:rsidRPr="00B6637C">
        <w:rPr>
          <w:b/>
          <w:bCs/>
        </w:rPr>
        <w:t>Consideration of Values</w:t>
      </w:r>
    </w:p>
    <w:p w14:paraId="62521F53" w14:textId="05CDEC13" w:rsidR="00D97983" w:rsidRDefault="00D97983" w:rsidP="001F0EE2">
      <w:pPr>
        <w:pStyle w:val="Title2"/>
        <w:jc w:val="left"/>
      </w:pPr>
      <w:r>
        <w:tab/>
        <w:t xml:space="preserve">It is also important for the management to ensure the proper application of its values to determine the business strategy according to the actual culture of the organization. </w:t>
      </w:r>
      <w:r w:rsidR="00092E22">
        <w:t>The values of the organization indicate that its workers are its real asset who can play their role through the approach of improved performance</w:t>
      </w:r>
      <w:r w:rsidR="001F0EE2">
        <w:t xml:space="preserve"> </w:t>
      </w:r>
      <w:r w:rsidR="001F0EE2">
        <w:fldChar w:fldCharType="begin"/>
      </w:r>
      <w:r w:rsidR="001F0EE2">
        <w:instrText xml:space="preserve"> ADDIN ZOTERO_ITEM CSL_CITATION {"citationID":"ted2uVGS","properties":{"formattedCitation":"(Chen, Zou, &amp; Wang, 2009)","plainCitation":"(Chen, Zou, &amp; Wang, 2009)","noteIndex":0},"citationItems":[{"id":1970,"uris":["http://zotero.org/users/local/lMSdZ3dY/items/VP3D9YCG"],"uri":["http://zotero.org/users/local/lMSdZ3dY/items/VP3D9YCG"],"itemData":{"id":1970,"type":"article-journal","title":"How do new ventures grow? Firm capabilities, growth strategies and performance","container-title":"International Journal of Research in Marketing","page":"294-303","volume":"26","issue":"4","author":[{"family":"Chen","given":"Xiaoyun"},{"family":"Zou","given":"Huan"},{"family":"Wang","given":"Danny T."}],"issued":{"date-parts":[["2009"]]}}}],"schema":"https://github.com/citation-style-language/schema/raw/master/csl-citation.json"} </w:instrText>
      </w:r>
      <w:r w:rsidR="001F0EE2">
        <w:fldChar w:fldCharType="separate"/>
      </w:r>
      <w:r w:rsidR="001F0EE2" w:rsidRPr="001F0EE2">
        <w:rPr>
          <w:rFonts w:ascii="Times New Roman" w:hAnsi="Times New Roman" w:cs="Times New Roman"/>
        </w:rPr>
        <w:t>(Chen, Zou, &amp; Wang, 2009)</w:t>
      </w:r>
      <w:r w:rsidR="001F0EE2">
        <w:fldChar w:fldCharType="end"/>
      </w:r>
      <w:r w:rsidR="00092E22">
        <w:t xml:space="preserve">. </w:t>
      </w:r>
    </w:p>
    <w:p w14:paraId="4F9FF314" w14:textId="3258D9BB" w:rsidR="003C7A16" w:rsidRPr="00B6637C" w:rsidRDefault="003C7A16" w:rsidP="00A84429">
      <w:pPr>
        <w:pStyle w:val="Title2"/>
        <w:jc w:val="left"/>
        <w:rPr>
          <w:b/>
          <w:bCs/>
        </w:rPr>
      </w:pPr>
      <w:r w:rsidRPr="00B6637C">
        <w:rPr>
          <w:b/>
          <w:bCs/>
        </w:rPr>
        <w:t>SWOT Analysis</w:t>
      </w:r>
    </w:p>
    <w:p w14:paraId="463D2247" w14:textId="22008917" w:rsidR="003C7A16" w:rsidRDefault="003C7A16" w:rsidP="00A86C3B">
      <w:pPr>
        <w:pStyle w:val="Title2"/>
        <w:jc w:val="left"/>
      </w:pPr>
      <w:r>
        <w:tab/>
        <w:t xml:space="preserve">The theoretical perspective of SWOT analysis can be helpful for the management to identify the potential strengths, weaknesses, opportunities, and threats. This form of exploration will further help to propose better business strategy according to the actual situation of the business. </w:t>
      </w:r>
      <w:r w:rsidR="00D52D43">
        <w:t xml:space="preserve">SWOT analysis is established as </w:t>
      </w:r>
      <w:r w:rsidR="00205EA8">
        <w:t xml:space="preserve">a </w:t>
      </w:r>
      <w:r w:rsidR="00D52D43">
        <w:t xml:space="preserve">successful strategic instrument to identify the actual position of the organization in the hotel industry. </w:t>
      </w:r>
      <w:r w:rsidR="00AA7194">
        <w:t>High level of customer satisfaction is the major strength for the organization. This particular feature can be helpful when the management of the organization is planning to expand its market position</w:t>
      </w:r>
      <w:r w:rsidR="00A86C3B">
        <w:t xml:space="preserve"> </w:t>
      </w:r>
      <w:r w:rsidR="00A86C3B">
        <w:fldChar w:fldCharType="begin"/>
      </w:r>
      <w:r w:rsidR="00A86C3B">
        <w:instrText xml:space="preserve"> ADDIN ZOTERO_ITEM CSL_CITATION {"citationID":"CfndWv0V","properties":{"formattedCitation":"(Jackson, Joshi, &amp; Erhardt, 2003)","plainCitation":"(Jackson, Joshi, &amp; Erhardt, 2003)","noteIndex":0},"citationItems":[{"id":1969,"uris":["http://zotero.org/users/local/lMSdZ3dY/items/G2BXSKTX"],"uri":["http://zotero.org/users/local/lMSdZ3dY/items/G2BXSKTX"],"itemData":{"id":1969,"type":"article-journal","title":"Recent research on team and organizational diversity: SWOT analysis and implications","container-title":"Journal of management","page":"801-830","volume":"29","issue":"6","author":[{"family":"Jackson","given":"Susan E."},{"family":"Joshi","given":"Aparna"},{"family":"Erhardt","given":"Niclas L."}],"issued":{"date-parts":[["2003"]]}}}],"schema":"https://github.com/citation-style-language/schema/raw/master/csl-citation.json"} </w:instrText>
      </w:r>
      <w:r w:rsidR="00A86C3B">
        <w:fldChar w:fldCharType="separate"/>
      </w:r>
      <w:r w:rsidR="00A86C3B" w:rsidRPr="00A86C3B">
        <w:rPr>
          <w:rFonts w:ascii="Times New Roman" w:hAnsi="Times New Roman" w:cs="Times New Roman"/>
        </w:rPr>
        <w:t>(Jackson, Joshi, &amp; Erhardt, 2003)</w:t>
      </w:r>
      <w:r w:rsidR="00A86C3B">
        <w:fldChar w:fldCharType="end"/>
      </w:r>
      <w:r w:rsidR="00AA7194">
        <w:t xml:space="preserve">. When it </w:t>
      </w:r>
      <w:r w:rsidR="00AA7194">
        <w:lastRenderedPageBreak/>
        <w:t xml:space="preserve">comes to the major weakness for the organization than </w:t>
      </w:r>
      <w:r w:rsidR="002C7BE5">
        <w:t xml:space="preserve">there is need of offering better forms of innovation strategy. It is important for the organization to offer </w:t>
      </w:r>
      <w:r w:rsidR="00205EA8">
        <w:t xml:space="preserve">a </w:t>
      </w:r>
      <w:r w:rsidR="002C7BE5">
        <w:t>new advance</w:t>
      </w:r>
      <w:r w:rsidR="00205EA8">
        <w:t>d</w:t>
      </w:r>
      <w:r w:rsidR="002C7BE5">
        <w:t xml:space="preserve"> form of technology to meet the growing standards of the market.</w:t>
      </w:r>
    </w:p>
    <w:p w14:paraId="03D521DA" w14:textId="49CA226A" w:rsidR="002C7BE5" w:rsidRDefault="002C7BE5" w:rsidP="00A84429">
      <w:pPr>
        <w:pStyle w:val="Title2"/>
        <w:jc w:val="left"/>
      </w:pPr>
      <w:r>
        <w:tab/>
      </w:r>
      <w:r w:rsidR="00902186">
        <w:t xml:space="preserve">Exploration of the new potential markets is the major opportunity for the organization that is eventually linked with the approach of growth strategy. It is important for the management to adopt multiple and interconnected policies to avail the benefit of new target markets. </w:t>
      </w:r>
      <w:r w:rsidR="00C816CF">
        <w:t>Increasing competition in the market is the main threat for the organization that might restrict the process of business expansion for the company.</w:t>
      </w:r>
      <w:r w:rsidR="00902186">
        <w:t xml:space="preserve"> </w:t>
      </w:r>
    </w:p>
    <w:p w14:paraId="7D7909E8" w14:textId="2658B126" w:rsidR="00296CA1" w:rsidRPr="00B6637C" w:rsidRDefault="00296CA1" w:rsidP="00B823AA">
      <w:pPr>
        <w:pStyle w:val="Title2"/>
        <w:rPr>
          <w:b/>
          <w:bCs/>
        </w:rPr>
      </w:pPr>
      <w:r w:rsidRPr="00B6637C">
        <w:rPr>
          <w:b/>
          <w:bCs/>
        </w:rPr>
        <w:t>Conclusion</w:t>
      </w:r>
    </w:p>
    <w:p w14:paraId="6A971F30" w14:textId="0E2FB0E2" w:rsidR="00C816CF" w:rsidRDefault="00C816CF" w:rsidP="00C816CF">
      <w:pPr>
        <w:pStyle w:val="Title2"/>
        <w:jc w:val="left"/>
      </w:pPr>
      <w:r>
        <w:tab/>
        <w:t xml:space="preserve">In conclusion, it is necessary to establish that the management of the hotel organization needs to be aware of all forms of strengths and weaknesses. It is feasible for the company to adopt </w:t>
      </w:r>
      <w:r w:rsidR="00205EA8">
        <w:t xml:space="preserve">a </w:t>
      </w:r>
      <w:r>
        <w:t>mix</w:t>
      </w:r>
      <w:r w:rsidR="00205EA8">
        <w:t>ed</w:t>
      </w:r>
      <w:r>
        <w:t xml:space="preserve"> form of strategic strategies to meet the desired standards and objectives. Growth strategy is one necessary condition to achieve the target of business enhancement in the form of improvement of workers’ performance level. </w:t>
      </w:r>
    </w:p>
    <w:p w14:paraId="6D420E05" w14:textId="24BDD3A5" w:rsidR="00392F72" w:rsidRDefault="001C2020" w:rsidP="00E13D12">
      <w:pPr>
        <w:pStyle w:val="Title2"/>
        <w:jc w:val="left"/>
      </w:pPr>
      <w:r>
        <w:tab/>
      </w:r>
      <w:r w:rsidR="00F272D8">
        <w:t xml:space="preserve"> </w:t>
      </w:r>
    </w:p>
    <w:p w14:paraId="5517C7D9" w14:textId="77777777" w:rsidR="00392F72" w:rsidRDefault="00392F72">
      <w:r>
        <w:br w:type="page"/>
      </w:r>
    </w:p>
    <w:p w14:paraId="23269800" w14:textId="07173A05" w:rsidR="00D277A6" w:rsidRDefault="00392F72" w:rsidP="00392F72">
      <w:pPr>
        <w:pStyle w:val="Title2"/>
      </w:pPr>
      <w:r>
        <w:lastRenderedPageBreak/>
        <w:t>References</w:t>
      </w:r>
    </w:p>
    <w:p w14:paraId="4A98A658" w14:textId="77777777" w:rsidR="008E5D4A" w:rsidRPr="00392F72" w:rsidRDefault="008E5D4A" w:rsidP="008E5D4A">
      <w:pPr>
        <w:pStyle w:val="Bibliography"/>
        <w:rPr>
          <w:rFonts w:ascii="Times New Roman" w:hAnsi="Times New Roman" w:cs="Times New Roman"/>
        </w:rPr>
      </w:pPr>
      <w:r w:rsidRPr="00392F72">
        <w:rPr>
          <w:rFonts w:ascii="Times New Roman" w:hAnsi="Times New Roman" w:cs="Times New Roman"/>
        </w:rPr>
        <w:t xml:space="preserve">Akter, S., Wamba, S. F., Gunasekaran, A., Dubey, R., &amp; Childe, S. J. (2016). How to improve firm performance using big data analytics capability and business strategy alignment? </w:t>
      </w:r>
      <w:r w:rsidRPr="00392F72">
        <w:rPr>
          <w:rFonts w:ascii="Times New Roman" w:hAnsi="Times New Roman" w:cs="Times New Roman"/>
          <w:i/>
          <w:iCs/>
        </w:rPr>
        <w:t>International Journal of Production Economics</w:t>
      </w:r>
      <w:r w:rsidRPr="00392F72">
        <w:rPr>
          <w:rFonts w:ascii="Times New Roman" w:hAnsi="Times New Roman" w:cs="Times New Roman"/>
        </w:rPr>
        <w:t xml:space="preserve">, </w:t>
      </w:r>
      <w:r w:rsidRPr="00392F72">
        <w:rPr>
          <w:rFonts w:ascii="Times New Roman" w:hAnsi="Times New Roman" w:cs="Times New Roman"/>
          <w:i/>
          <w:iCs/>
        </w:rPr>
        <w:t>182</w:t>
      </w:r>
      <w:r w:rsidRPr="00392F72">
        <w:rPr>
          <w:rFonts w:ascii="Times New Roman" w:hAnsi="Times New Roman" w:cs="Times New Roman"/>
        </w:rPr>
        <w:t>, 113–131.</w:t>
      </w:r>
    </w:p>
    <w:p w14:paraId="760E2C23" w14:textId="77777777" w:rsidR="000654D0" w:rsidRDefault="000654D0" w:rsidP="000654D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654D0">
        <w:rPr>
          <w:rFonts w:ascii="Times New Roman" w:hAnsi="Times New Roman" w:cs="Times New Roman"/>
        </w:rPr>
        <w:t xml:space="preserve">Chen, X., Zou, H., &amp; Wang, D. T. (2009). How do new ventures grow? Firm capabilities, growth strategies and performance. </w:t>
      </w:r>
      <w:r w:rsidRPr="000654D0">
        <w:rPr>
          <w:rFonts w:ascii="Times New Roman" w:hAnsi="Times New Roman" w:cs="Times New Roman"/>
          <w:i/>
          <w:iCs/>
        </w:rPr>
        <w:t>International Journal of Research in Marketing</w:t>
      </w:r>
      <w:r w:rsidRPr="000654D0">
        <w:rPr>
          <w:rFonts w:ascii="Times New Roman" w:hAnsi="Times New Roman" w:cs="Times New Roman"/>
        </w:rPr>
        <w:t xml:space="preserve">, </w:t>
      </w:r>
      <w:r w:rsidRPr="000654D0">
        <w:rPr>
          <w:rFonts w:ascii="Times New Roman" w:hAnsi="Times New Roman" w:cs="Times New Roman"/>
          <w:i/>
          <w:iCs/>
        </w:rPr>
        <w:t>26</w:t>
      </w:r>
      <w:r w:rsidRPr="000654D0">
        <w:rPr>
          <w:rFonts w:ascii="Times New Roman" w:hAnsi="Times New Roman" w:cs="Times New Roman"/>
        </w:rPr>
        <w:t>(4), 294–303.</w:t>
      </w:r>
    </w:p>
    <w:p w14:paraId="1781EC00" w14:textId="77777777" w:rsidR="008E5D4A" w:rsidRPr="00392F72" w:rsidRDefault="008E5D4A" w:rsidP="008E5D4A">
      <w:pPr>
        <w:pStyle w:val="Bibliography"/>
        <w:rPr>
          <w:rFonts w:ascii="Times New Roman" w:hAnsi="Times New Roman" w:cs="Times New Roman"/>
        </w:rPr>
      </w:pPr>
      <w:r w:rsidRPr="00392F72">
        <w:rPr>
          <w:rFonts w:ascii="Times New Roman" w:hAnsi="Times New Roman" w:cs="Times New Roman"/>
        </w:rPr>
        <w:t xml:space="preserve">González-Rodríguez, M. R., Jiménez-Caballero, J. L., Martín-Samper, R. C., Köseoglu, M. A., &amp; Okumus, F. (2018). Revisiting the link between business strategy and performance: Evidence from hotels. </w:t>
      </w:r>
      <w:r w:rsidRPr="00392F72">
        <w:rPr>
          <w:rFonts w:ascii="Times New Roman" w:hAnsi="Times New Roman" w:cs="Times New Roman"/>
          <w:i/>
          <w:iCs/>
        </w:rPr>
        <w:t>International Journal of Hospitality Management</w:t>
      </w:r>
      <w:r w:rsidRPr="00392F72">
        <w:rPr>
          <w:rFonts w:ascii="Times New Roman" w:hAnsi="Times New Roman" w:cs="Times New Roman"/>
        </w:rPr>
        <w:t xml:space="preserve">, </w:t>
      </w:r>
      <w:r w:rsidRPr="00392F72">
        <w:rPr>
          <w:rFonts w:ascii="Times New Roman" w:hAnsi="Times New Roman" w:cs="Times New Roman"/>
          <w:i/>
          <w:iCs/>
        </w:rPr>
        <w:t>72</w:t>
      </w:r>
      <w:r w:rsidRPr="00392F72">
        <w:rPr>
          <w:rFonts w:ascii="Times New Roman" w:hAnsi="Times New Roman" w:cs="Times New Roman"/>
        </w:rPr>
        <w:t>, 21–31.</w:t>
      </w:r>
    </w:p>
    <w:p w14:paraId="18C0268A" w14:textId="77777777" w:rsidR="000654D0" w:rsidRDefault="000654D0" w:rsidP="000654D0">
      <w:pPr>
        <w:pStyle w:val="Bibliography"/>
        <w:rPr>
          <w:rFonts w:ascii="Times New Roman" w:hAnsi="Times New Roman" w:cs="Times New Roman"/>
        </w:rPr>
      </w:pPr>
      <w:r w:rsidRPr="000654D0">
        <w:rPr>
          <w:rFonts w:ascii="Times New Roman" w:hAnsi="Times New Roman" w:cs="Times New Roman"/>
        </w:rPr>
        <w:t xml:space="preserve">Jackson, S. E., Joshi, A., &amp; Erhardt, N. L. (2003). Recent research on team and organizational diversity: SWOT analysis and implications. </w:t>
      </w:r>
      <w:r w:rsidRPr="000654D0">
        <w:rPr>
          <w:rFonts w:ascii="Times New Roman" w:hAnsi="Times New Roman" w:cs="Times New Roman"/>
          <w:i/>
          <w:iCs/>
        </w:rPr>
        <w:t>Journal of Management</w:t>
      </w:r>
      <w:r w:rsidRPr="000654D0">
        <w:rPr>
          <w:rFonts w:ascii="Times New Roman" w:hAnsi="Times New Roman" w:cs="Times New Roman"/>
        </w:rPr>
        <w:t xml:space="preserve">, </w:t>
      </w:r>
      <w:r w:rsidRPr="000654D0">
        <w:rPr>
          <w:rFonts w:ascii="Times New Roman" w:hAnsi="Times New Roman" w:cs="Times New Roman"/>
          <w:i/>
          <w:iCs/>
        </w:rPr>
        <w:t>29</w:t>
      </w:r>
      <w:r w:rsidRPr="000654D0">
        <w:rPr>
          <w:rFonts w:ascii="Times New Roman" w:hAnsi="Times New Roman" w:cs="Times New Roman"/>
        </w:rPr>
        <w:t>(6), 801–830.</w:t>
      </w:r>
    </w:p>
    <w:p w14:paraId="4C682C94" w14:textId="77777777" w:rsidR="008E5D4A" w:rsidRPr="00392F72" w:rsidRDefault="008E5D4A" w:rsidP="008E5D4A">
      <w:pPr>
        <w:pStyle w:val="Bibliography"/>
        <w:rPr>
          <w:rFonts w:ascii="Times New Roman" w:hAnsi="Times New Roman" w:cs="Times New Roman"/>
        </w:rPr>
      </w:pPr>
      <w:r w:rsidRPr="00392F72">
        <w:rPr>
          <w:rFonts w:ascii="Times New Roman" w:hAnsi="Times New Roman" w:cs="Times New Roman"/>
        </w:rPr>
        <w:t xml:space="preserve">Love, J. H., &amp; Roper, S. (2015). SME innovation, exporting and growth: A review of existing evidence. </w:t>
      </w:r>
      <w:r w:rsidRPr="00392F72">
        <w:rPr>
          <w:rFonts w:ascii="Times New Roman" w:hAnsi="Times New Roman" w:cs="Times New Roman"/>
          <w:i/>
          <w:iCs/>
        </w:rPr>
        <w:t>International Small Business Journal</w:t>
      </w:r>
      <w:r w:rsidRPr="00392F72">
        <w:rPr>
          <w:rFonts w:ascii="Times New Roman" w:hAnsi="Times New Roman" w:cs="Times New Roman"/>
        </w:rPr>
        <w:t xml:space="preserve">, </w:t>
      </w:r>
      <w:r w:rsidRPr="00392F72">
        <w:rPr>
          <w:rFonts w:ascii="Times New Roman" w:hAnsi="Times New Roman" w:cs="Times New Roman"/>
          <w:i/>
          <w:iCs/>
        </w:rPr>
        <w:t>33</w:t>
      </w:r>
      <w:r w:rsidRPr="00392F72">
        <w:rPr>
          <w:rFonts w:ascii="Times New Roman" w:hAnsi="Times New Roman" w:cs="Times New Roman"/>
        </w:rPr>
        <w:t>(1), 28–48.</w:t>
      </w:r>
    </w:p>
    <w:p w14:paraId="1E933E4C" w14:textId="77777777" w:rsidR="000654D0" w:rsidRPr="000654D0" w:rsidRDefault="000654D0" w:rsidP="000654D0">
      <w:pPr>
        <w:pStyle w:val="Bibliography"/>
        <w:rPr>
          <w:rFonts w:ascii="Times New Roman" w:hAnsi="Times New Roman" w:cs="Times New Roman"/>
        </w:rPr>
      </w:pPr>
      <w:r w:rsidRPr="000654D0">
        <w:rPr>
          <w:rFonts w:ascii="Times New Roman" w:hAnsi="Times New Roman" w:cs="Times New Roman"/>
        </w:rPr>
        <w:t xml:space="preserve">Richard, O. C. (2000). Racial diversity, business strategy, and firm performance: A resource-based view. </w:t>
      </w:r>
      <w:r w:rsidRPr="000654D0">
        <w:rPr>
          <w:rFonts w:ascii="Times New Roman" w:hAnsi="Times New Roman" w:cs="Times New Roman"/>
          <w:i/>
          <w:iCs/>
        </w:rPr>
        <w:t>Academy of Management Journal</w:t>
      </w:r>
      <w:r w:rsidRPr="000654D0">
        <w:rPr>
          <w:rFonts w:ascii="Times New Roman" w:hAnsi="Times New Roman" w:cs="Times New Roman"/>
        </w:rPr>
        <w:t xml:space="preserve">, </w:t>
      </w:r>
      <w:r w:rsidRPr="000654D0">
        <w:rPr>
          <w:rFonts w:ascii="Times New Roman" w:hAnsi="Times New Roman" w:cs="Times New Roman"/>
          <w:i/>
          <w:iCs/>
        </w:rPr>
        <w:t>43</w:t>
      </w:r>
      <w:r w:rsidRPr="000654D0">
        <w:rPr>
          <w:rFonts w:ascii="Times New Roman" w:hAnsi="Times New Roman" w:cs="Times New Roman"/>
        </w:rPr>
        <w:t>(2), 164–177.</w:t>
      </w:r>
    </w:p>
    <w:p w14:paraId="026251B8" w14:textId="11C9AC00" w:rsidR="000654D0" w:rsidRDefault="000654D0" w:rsidP="000654D0">
      <w:pPr>
        <w:pStyle w:val="Title2"/>
        <w:jc w:val="left"/>
      </w:pPr>
      <w:r>
        <w:fldChar w:fldCharType="end"/>
      </w:r>
    </w:p>
    <w:p w14:paraId="211998B3" w14:textId="2B228CA4" w:rsidR="00392F72" w:rsidRDefault="00392F72" w:rsidP="00392F72">
      <w:pPr>
        <w:pStyle w:val="Title2"/>
        <w:jc w:val="left"/>
      </w:pPr>
    </w:p>
    <w:p w14:paraId="4EA7A61F" w14:textId="109CDF3D" w:rsidR="002A12D5" w:rsidRDefault="002A12D5" w:rsidP="002A12D5">
      <w:pPr>
        <w:pStyle w:val="Title2"/>
        <w:jc w:val="left"/>
      </w:pPr>
      <w:r>
        <w:tab/>
      </w:r>
    </w:p>
    <w:p w14:paraId="76BB1FAA" w14:textId="77777777" w:rsidR="00695BE3" w:rsidRDefault="00695BE3" w:rsidP="00695BE3">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9BEDBA" w14:textId="77777777" w:rsidR="002A4253" w:rsidRDefault="002A4253">
      <w:pPr>
        <w:spacing w:line="240" w:lineRule="auto"/>
      </w:pPr>
      <w:r>
        <w:separator/>
      </w:r>
    </w:p>
    <w:p w14:paraId="0AFBCC45" w14:textId="77777777" w:rsidR="002A4253" w:rsidRDefault="002A4253"/>
  </w:endnote>
  <w:endnote w:type="continuationSeparator" w:id="0">
    <w:p w14:paraId="1865277F" w14:textId="77777777" w:rsidR="002A4253" w:rsidRDefault="002A4253">
      <w:pPr>
        <w:spacing w:line="240" w:lineRule="auto"/>
      </w:pPr>
      <w:r>
        <w:continuationSeparator/>
      </w:r>
    </w:p>
    <w:p w14:paraId="7BA8F84B" w14:textId="77777777" w:rsidR="002A4253" w:rsidRDefault="002A42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07CE3A" w14:textId="77777777" w:rsidR="002A4253" w:rsidRDefault="002A4253">
      <w:pPr>
        <w:spacing w:line="240" w:lineRule="auto"/>
      </w:pPr>
      <w:r>
        <w:separator/>
      </w:r>
    </w:p>
    <w:p w14:paraId="717F543E" w14:textId="77777777" w:rsidR="002A4253" w:rsidRDefault="002A4253"/>
  </w:footnote>
  <w:footnote w:type="continuationSeparator" w:id="0">
    <w:p w14:paraId="0BBEC15F" w14:textId="77777777" w:rsidR="002A4253" w:rsidRDefault="002A4253">
      <w:pPr>
        <w:spacing w:line="240" w:lineRule="auto"/>
      </w:pPr>
      <w:r>
        <w:continuationSeparator/>
      </w:r>
    </w:p>
    <w:p w14:paraId="300D15C1" w14:textId="77777777" w:rsidR="002A4253" w:rsidRDefault="002A425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5A820" w14:textId="11D082DD" w:rsidR="00E81978" w:rsidRDefault="00AD4AEE">
    <w:pPr>
      <w:pStyle w:val="Header"/>
    </w:pPr>
    <w:r>
      <w:rPr>
        <w:rStyle w:val="Strong"/>
      </w:rPr>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9667C">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986F4B" w14:textId="4CD3581E" w:rsidR="00E81978" w:rsidRDefault="005D3A03">
    <w:pPr>
      <w:pStyle w:val="Header"/>
      <w:rPr>
        <w:rStyle w:val="Strong"/>
      </w:rPr>
    </w:pPr>
    <w:r>
      <w:t xml:space="preserve">Running head: </w:t>
    </w:r>
    <w:r w:rsidR="00930480">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9667C" w:rsidRPr="0059667C">
      <w:rPr>
        <w:rStyle w:val="Strong"/>
        <w:caps w:val="0"/>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qwUALUjNIywAAAA="/>
  </w:docVars>
  <w:rsids>
    <w:rsidRoot w:val="005C39B5"/>
    <w:rsid w:val="000654D0"/>
    <w:rsid w:val="00086060"/>
    <w:rsid w:val="000922CC"/>
    <w:rsid w:val="00092E22"/>
    <w:rsid w:val="000A40AE"/>
    <w:rsid w:val="000B50A6"/>
    <w:rsid w:val="000D371B"/>
    <w:rsid w:val="000D3F41"/>
    <w:rsid w:val="00100006"/>
    <w:rsid w:val="0015789B"/>
    <w:rsid w:val="001C2020"/>
    <w:rsid w:val="001F0EE2"/>
    <w:rsid w:val="00205EA8"/>
    <w:rsid w:val="00213941"/>
    <w:rsid w:val="00232138"/>
    <w:rsid w:val="00271F03"/>
    <w:rsid w:val="00296CA1"/>
    <w:rsid w:val="002A12D5"/>
    <w:rsid w:val="002A4253"/>
    <w:rsid w:val="002A5062"/>
    <w:rsid w:val="002C7BE5"/>
    <w:rsid w:val="002D60A5"/>
    <w:rsid w:val="0032030E"/>
    <w:rsid w:val="00324C6A"/>
    <w:rsid w:val="0032675A"/>
    <w:rsid w:val="00327DBB"/>
    <w:rsid w:val="003317EF"/>
    <w:rsid w:val="00337EF4"/>
    <w:rsid w:val="00355DCA"/>
    <w:rsid w:val="003912EE"/>
    <w:rsid w:val="00392F72"/>
    <w:rsid w:val="003C7A16"/>
    <w:rsid w:val="003F6CEE"/>
    <w:rsid w:val="004171BC"/>
    <w:rsid w:val="004457B3"/>
    <w:rsid w:val="004724D7"/>
    <w:rsid w:val="004B628E"/>
    <w:rsid w:val="004C71A1"/>
    <w:rsid w:val="00513AF6"/>
    <w:rsid w:val="00551A02"/>
    <w:rsid w:val="005534FA"/>
    <w:rsid w:val="00586F04"/>
    <w:rsid w:val="0059667C"/>
    <w:rsid w:val="005B3092"/>
    <w:rsid w:val="005B3A43"/>
    <w:rsid w:val="005C39B5"/>
    <w:rsid w:val="005D3A03"/>
    <w:rsid w:val="00601E53"/>
    <w:rsid w:val="00615728"/>
    <w:rsid w:val="00616C64"/>
    <w:rsid w:val="00695BE3"/>
    <w:rsid w:val="006B534A"/>
    <w:rsid w:val="00763917"/>
    <w:rsid w:val="007F2747"/>
    <w:rsid w:val="008002C0"/>
    <w:rsid w:val="0081494E"/>
    <w:rsid w:val="008306B2"/>
    <w:rsid w:val="0083536E"/>
    <w:rsid w:val="008B6C11"/>
    <w:rsid w:val="008C5323"/>
    <w:rsid w:val="008D477A"/>
    <w:rsid w:val="008E5D4A"/>
    <w:rsid w:val="00902186"/>
    <w:rsid w:val="009055A1"/>
    <w:rsid w:val="00907A44"/>
    <w:rsid w:val="00911C49"/>
    <w:rsid w:val="00930480"/>
    <w:rsid w:val="00955CEB"/>
    <w:rsid w:val="009872C3"/>
    <w:rsid w:val="00990189"/>
    <w:rsid w:val="00997B63"/>
    <w:rsid w:val="009A6A3B"/>
    <w:rsid w:val="00A345C6"/>
    <w:rsid w:val="00A7352C"/>
    <w:rsid w:val="00A84429"/>
    <w:rsid w:val="00A86C3B"/>
    <w:rsid w:val="00AA4DCC"/>
    <w:rsid w:val="00AA7194"/>
    <w:rsid w:val="00AD4AEE"/>
    <w:rsid w:val="00B6637C"/>
    <w:rsid w:val="00B823AA"/>
    <w:rsid w:val="00B8653A"/>
    <w:rsid w:val="00B92C78"/>
    <w:rsid w:val="00BA45DB"/>
    <w:rsid w:val="00BC3EF5"/>
    <w:rsid w:val="00BF4184"/>
    <w:rsid w:val="00C0601E"/>
    <w:rsid w:val="00C16184"/>
    <w:rsid w:val="00C31D30"/>
    <w:rsid w:val="00C346C5"/>
    <w:rsid w:val="00C47223"/>
    <w:rsid w:val="00C57AFD"/>
    <w:rsid w:val="00C816CF"/>
    <w:rsid w:val="00CC2D40"/>
    <w:rsid w:val="00CC6C98"/>
    <w:rsid w:val="00CD6E39"/>
    <w:rsid w:val="00CF3319"/>
    <w:rsid w:val="00CF6E91"/>
    <w:rsid w:val="00D2538A"/>
    <w:rsid w:val="00D277A6"/>
    <w:rsid w:val="00D52D43"/>
    <w:rsid w:val="00D56F4D"/>
    <w:rsid w:val="00D85B68"/>
    <w:rsid w:val="00D97983"/>
    <w:rsid w:val="00DD0040"/>
    <w:rsid w:val="00E027EC"/>
    <w:rsid w:val="00E13D12"/>
    <w:rsid w:val="00E31364"/>
    <w:rsid w:val="00E53777"/>
    <w:rsid w:val="00E6004D"/>
    <w:rsid w:val="00E81978"/>
    <w:rsid w:val="00EE5314"/>
    <w:rsid w:val="00F0107A"/>
    <w:rsid w:val="00F272D8"/>
    <w:rsid w:val="00F31C3B"/>
    <w:rsid w:val="00F379B7"/>
    <w:rsid w:val="00F525FA"/>
    <w:rsid w:val="00F565E7"/>
    <w:rsid w:val="00F6247A"/>
    <w:rsid w:val="00FC1F3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901</Words>
  <Characters>10837</Characters>
  <Application>Microsoft Office Word</Application>
  <DocSecurity>0</DocSecurity>
  <Lines>190</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5-30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5PT3DX6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